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DD11" w14:textId="77777777" w:rsidR="00393B81" w:rsidRPr="00A27551" w:rsidRDefault="00393B81" w:rsidP="00393B81">
      <w:pPr>
        <w:pStyle w:val="Subtitle"/>
        <w:spacing w:line="240" w:lineRule="auto"/>
        <w:jc w:val="left"/>
        <w:rPr>
          <w:i/>
          <w:iCs/>
        </w:rPr>
      </w:pPr>
      <w:bookmarkStart w:id="0" w:name="materials-and-methods"/>
      <w:r w:rsidRPr="00A27551">
        <w:rPr>
          <w:i/>
          <w:iCs/>
        </w:rPr>
        <w:t>Journal of Biogeography</w:t>
      </w:r>
    </w:p>
    <w:p w14:paraId="53BBC28F" w14:textId="6B186FE9" w:rsidR="00393B81" w:rsidRPr="00393B81" w:rsidRDefault="00393B81" w:rsidP="00393B81">
      <w:pPr>
        <w:pStyle w:val="Subtitle"/>
        <w:spacing w:line="240" w:lineRule="auto"/>
        <w:jc w:val="left"/>
        <w:rPr>
          <w:i/>
          <w:iCs/>
        </w:rPr>
      </w:pPr>
      <w:r>
        <w:t>Supporting Information</w:t>
      </w:r>
    </w:p>
    <w:p w14:paraId="28781A9F" w14:textId="376C606B" w:rsidR="00A27551" w:rsidRPr="00B021EB" w:rsidRDefault="00A27551" w:rsidP="00A27551">
      <w:pPr>
        <w:pStyle w:val="Title"/>
        <w:spacing w:line="240" w:lineRule="auto"/>
      </w:pPr>
      <w:r w:rsidRPr="00B021EB">
        <w:t xml:space="preserve">Environmental heterogeneity explains contrasting plant species richness between the South African Cape and </w:t>
      </w:r>
      <w:r>
        <w:t>s</w:t>
      </w:r>
      <w:r w:rsidRPr="00B021EB">
        <w:t>outhwestern Australia</w:t>
      </w:r>
    </w:p>
    <w:p w14:paraId="7B377CF4" w14:textId="4C2C599C" w:rsidR="00024A7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44FFD5B2" w14:textId="01580689" w:rsidR="000B1C51" w:rsidRDefault="000B1C51" w:rsidP="00323C08">
      <w:pPr>
        <w:pStyle w:val="BodyText"/>
        <w:spacing w:before="0"/>
      </w:pPr>
      <w:r w:rsidRPr="000B1C51">
        <w:t xml:space="preserve">For </w:t>
      </w:r>
      <w:r w:rsidRPr="000B1C51">
        <w:t>the</w:t>
      </w:r>
      <w:r w:rsidRPr="000B1C51">
        <w:t xml:space="preserve"> purpose</w:t>
      </w:r>
      <w:r w:rsidRPr="000B1C51">
        <w:t>s of this study</w:t>
      </w:r>
      <w:r w:rsidRPr="000B1C51">
        <w:t xml:space="preserve">, the GCFR was treated as the area occupied by the Succulent Karoo and Fynbos </w:t>
      </w:r>
      <w:r w:rsidRPr="0006130A">
        <w:t xml:space="preserve">Biomes </w:t>
      </w:r>
      <w:r w:rsidRPr="0006130A">
        <w:rPr>
          <w:noProof/>
        </w:rPr>
        <w:t>(Mucina &amp; Rutherford, 2006)</w:t>
      </w:r>
      <w:r w:rsidRPr="0006130A">
        <w:t>, while the SWAFR</w:t>
      </w:r>
      <w:r w:rsidRPr="000B1C51">
        <w:t xml:space="preserve"> was treated as the area occupied by Southwest Australia Savanna, Swan Coastal Plain Scrub and Woodlands, Jarrah-Karri Forest and Shrublands, Southwest Australia Woodlands, Esperance Mallee, and </w:t>
      </w:r>
      <w:r w:rsidRPr="00BA1893">
        <w:t xml:space="preserve">Coolgardie Woodlands </w:t>
      </w:r>
      <w:r w:rsidRPr="00BA1893">
        <w:rPr>
          <w:noProof/>
        </w:rPr>
        <w:t>(Olson et al., 2001)</w:t>
      </w:r>
      <w:r w:rsidRPr="00BA1893">
        <w:t xml:space="preserve"> in</w:t>
      </w:r>
      <w:r w:rsidRPr="000B1C51">
        <w:t xml:space="preserve"> order to match the current delimitation of the </w:t>
      </w:r>
      <w:r w:rsidRPr="003E166C">
        <w:t xml:space="preserve">SWAFR </w:t>
      </w:r>
      <w:r w:rsidRPr="003E166C">
        <w:rPr>
          <w:noProof/>
        </w:rPr>
        <w:t>(Gioia &amp; Hopper, 2017; Hopper &amp; Gioia, 2004)</w:t>
      </w:r>
      <w:r w:rsidRPr="003E166C">
        <w:t>.</w:t>
      </w:r>
    </w:p>
    <w:p w14:paraId="0DF86F88" w14:textId="203B5791" w:rsidR="00F04C64" w:rsidRDefault="000F5068" w:rsidP="00323C08">
      <w:pPr>
        <w:pStyle w:val="BodyText"/>
        <w:spacing w:before="0"/>
      </w:pPr>
      <w:r>
        <w:t>To compare vascular plant species richness between the GCFR and SWAFR, geospatially explicit occurrence records of tracheophytes from within the borders of each region were obtained from the Global Biodiversity Information Facility (GBIF; Table S</w:t>
      </w:r>
      <w:r w:rsidRPr="00254120">
        <w:t>1</w:t>
      </w:r>
      <w:r>
        <w:t xml:space="preserve">). </w:t>
      </w:r>
      <w:r w:rsidR="000B1C51">
        <w:t>W</w:t>
      </w:r>
      <w:r w:rsidR="009017E2">
        <w:t xml:space="preserve">e retained only records identified to the species level and ignored intraspecific taxa. This resulted in the retention of </w:t>
      </w:r>
      <w:r w:rsidR="001266F5">
        <w:t>14,147</w:t>
      </w:r>
      <w:r w:rsidR="009017E2">
        <w:t xml:space="preserve"> and </w:t>
      </w:r>
      <w:r w:rsidR="001266F5">
        <w:t>8,912</w:t>
      </w:r>
      <w:r w:rsidR="009017E2">
        <w:t xml:space="preserve"> unique species names for the GCFR and SWAFR, respectively. The R package “taxize” </w:t>
      </w:r>
      <w:r w:rsidR="009017E2">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9017E2">
        <w:fldChar w:fldCharType="separate"/>
      </w:r>
      <w:r w:rsidR="009017E2" w:rsidRPr="00B1341B">
        <w:rPr>
          <w:noProof/>
        </w:rPr>
        <w:t>(Chamberlain et al., 2016)</w:t>
      </w:r>
      <w:r w:rsidR="009017E2">
        <w:fldChar w:fldCharType="end"/>
      </w:r>
      <w:r w:rsidR="009017E2">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rsidR="009017E2">
        <w:t xml:space="preserve">. Where either or both databases returned a match for a name, the name was retained; where not, it was excluded. Although the number of species thus excluded is high (GCFR: </w:t>
      </w:r>
      <w:r w:rsidR="00364F76">
        <w:t>692</w:t>
      </w:r>
      <w:r w:rsidR="009017E2">
        <w:t xml:space="preserve">; SWAFR: </w:t>
      </w:r>
      <w:r w:rsidR="00364F76">
        <w:t>1,171</w:t>
      </w:r>
      <w:r w:rsidR="009017E2">
        <w:t xml:space="preserve">), the </w:t>
      </w:r>
      <w:r w:rsidR="00E866B6">
        <w:t>geographically random</w:t>
      </w:r>
      <w:r w:rsidR="009017E2">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02702763" w:rsidR="004B3505"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23A3C35A" w14:textId="52A29D2D" w:rsidR="004B3505" w:rsidRDefault="004B3505">
      <w:r>
        <w:br w:type="page"/>
      </w:r>
    </w:p>
    <w:p w14:paraId="58B26E4D" w14:textId="5A983129" w:rsidR="000A594C" w:rsidRDefault="000A594C" w:rsidP="000A594C">
      <w:pPr>
        <w:pStyle w:val="Heading1"/>
        <w:spacing w:after="180" w:line="240" w:lineRule="auto"/>
      </w:pPr>
      <w:r>
        <w:lastRenderedPageBreak/>
        <w:t>Quantifying environmental heterogeneity</w:t>
      </w:r>
    </w:p>
    <w:p w14:paraId="6CC0254D" w14:textId="039327F9" w:rsidR="000A594C" w:rsidRDefault="001631BB" w:rsidP="000A594C">
      <w:pPr>
        <w:pStyle w:val="BodyText"/>
      </w:pPr>
      <w:r w:rsidRPr="00A3580F">
        <w:t>Our index</w:t>
      </w:r>
      <w:r>
        <w:t xml:space="preserve"> of heterogeneity</w:t>
      </w:r>
      <w:r w:rsidRPr="00A3580F">
        <w:t xml:space="preserve">, based on raster data, </w:t>
      </w:r>
      <w:r w:rsidRPr="006F3914">
        <w:t xml:space="preserve">employs nested </w:t>
      </w:r>
      <w:r>
        <w:t>squares</w:t>
      </w:r>
      <w:r w:rsidRPr="006F3914">
        <w:t xml:space="preserve"> at various spatial scales.</w:t>
      </w:r>
      <w:r w:rsidRPr="00C57F5D">
        <w:t xml:space="preserve"> </w:t>
      </w:r>
      <w:r w:rsidRPr="00946957">
        <w:t xml:space="preserve">We </w:t>
      </w:r>
      <w:r>
        <w:t>quantified</w:t>
      </w:r>
      <w:r w:rsidRPr="00946957">
        <w:t xml:space="preserve"> </w:t>
      </w:r>
      <w:r>
        <w:t xml:space="preserve">the </w:t>
      </w:r>
      <w:r w:rsidRPr="00946957">
        <w:t>environmental heterogeneity</w:t>
      </w:r>
      <w:r>
        <w:t xml:space="preserve"> of a given square</w:t>
      </w:r>
      <w:r w:rsidRPr="00946957">
        <w:t xml:space="preserve"> as the variance </w:t>
      </w:r>
      <w:r>
        <w:t xml:space="preserve">of the </w:t>
      </w:r>
      <w:r w:rsidRPr="00D157C2">
        <w:t>environmental conditions of its four sub-squares</w:t>
      </w:r>
      <w:r w:rsidRPr="00D157C2">
        <w:t>.</w:t>
      </w:r>
      <w:r w:rsidRPr="00D157C2">
        <w:t xml:space="preserve"> </w:t>
      </w:r>
      <w:r w:rsidR="000A594C" w:rsidRPr="00D157C2">
        <w:t xml:space="preserve">This was done both using the “aggregate” function in the R package “raster” </w:t>
      </w:r>
      <w:r w:rsidR="000A594C" w:rsidRPr="00D157C2">
        <w:rPr>
          <w:noProof/>
        </w:rPr>
        <w:t>(Hijmans, 2016)</w:t>
      </w:r>
      <w:r w:rsidR="000A594C" w:rsidRPr="00D157C2">
        <w:t>, with variance set as the aggregation function, and “</w:t>
      </w:r>
      <w:proofErr w:type="spellStart"/>
      <w:r w:rsidR="000A594C" w:rsidRPr="00D157C2">
        <w:t>tidyverse</w:t>
      </w:r>
      <w:proofErr w:type="spellEnd"/>
      <w:r w:rsidR="000A594C" w:rsidRPr="00D157C2">
        <w:t xml:space="preserve">” packages </w:t>
      </w:r>
      <w:r w:rsidR="000A594C" w:rsidRPr="00D157C2">
        <w:rPr>
          <w:noProof/>
        </w:rPr>
        <w:t>(Wickham et al., 2019)</w:t>
      </w:r>
      <w:r w:rsidR="000A594C" w:rsidRPr="00D157C2">
        <w:t>. Regarding</w:t>
      </w:r>
      <w:r w:rsidR="000A594C" w:rsidRPr="00EB2EC3">
        <w:t xml:space="preserve"> the latter, data at the QDS-, HDS- and DS-scales were </w:t>
      </w:r>
      <w:proofErr w:type="spellStart"/>
      <w:r w:rsidR="000A594C" w:rsidRPr="00EB2EC3">
        <w:t>analysed</w:t>
      </w:r>
      <w:proofErr w:type="spellEnd"/>
      <w:r w:rsidR="000A594C" w:rsidRPr="00EB2EC3">
        <w:t xml:space="preserve"> in data-frames labelled with grid-cell codes (</w:t>
      </w:r>
      <w:proofErr w:type="spellStart"/>
      <w:r w:rsidR="000A594C" w:rsidRPr="00EB2EC3">
        <w:t>sensu</w:t>
      </w:r>
      <w:proofErr w:type="spellEnd"/>
      <w:r w:rsidR="000A594C" w:rsidRPr="00EB2EC3">
        <w:t xml:space="preserve"> </w:t>
      </w:r>
      <w:r w:rsidR="000A594C" w:rsidRPr="00EB2EC3">
        <w:rPr>
          <w:noProof/>
        </w:rPr>
        <w:t>Larsen et al., 2009</w:t>
      </w:r>
      <w:r w:rsidR="00B042D1">
        <w:rPr>
          <w:noProof/>
        </w:rPr>
        <w:t xml:space="preserve">; </w:t>
      </w:r>
      <w:r w:rsidR="00B042D1">
        <w:t xml:space="preserve">downloaded from </w:t>
      </w:r>
      <w:hyperlink r:id="rId9" w:history="1">
        <w:r w:rsidR="00B042D1" w:rsidRPr="00457946">
          <w:rPr>
            <w:rStyle w:val="Hyperlink"/>
          </w:rPr>
          <w:t>https://mindland.com/wp/projects/quarter-degree-grid-cells/download-qdgc/</w:t>
        </w:r>
      </w:hyperlink>
      <w:r w:rsidR="00B042D1">
        <w:rPr>
          <w:rStyle w:val="Hyperlink"/>
        </w:rPr>
        <w:t xml:space="preserve"> </w:t>
      </w:r>
      <w:r w:rsidR="00B042D1">
        <w:t>[Accessed 27 February, 2020]</w:t>
      </w:r>
      <w:r w:rsidR="000A594C" w:rsidRPr="00EB2EC3">
        <w:rPr>
          <w:noProof/>
        </w:rPr>
        <w:t>)</w:t>
      </w:r>
      <w:r w:rsidR="000A594C" w:rsidRPr="00EB2EC3">
        <w:t>, to ensure the heterogeneity and richness data were derived from the same grid-cells.</w:t>
      </w:r>
    </w:p>
    <w:p w14:paraId="2263ECA4" w14:textId="77777777" w:rsidR="000A594C" w:rsidRDefault="000A594C" w:rsidP="000A594C">
      <w:pPr>
        <w:pStyle w:val="BodyText"/>
      </w:pPr>
      <w:r>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1C4A27C5"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0"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8"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5"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6"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7"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8"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9" w:history="1">
        <w:r w:rsidRPr="000F1325">
          <w:rPr>
            <w:rStyle w:val="Hyperlink"/>
          </w:rPr>
          <w:t>https://doi.org/10.15468/dl.n6u6n0</w:t>
        </w:r>
      </w:hyperlink>
    </w:p>
    <w:p w14:paraId="1A9C2485" w14:textId="75FFDAB4"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0" w:history="1">
        <w:r w:rsidRPr="000F1325">
          <w:rPr>
            <w:rStyle w:val="Hyperlink"/>
          </w:rPr>
          <w:t>https://doi.org/10.15468/dl.46okua</w:t>
        </w:r>
      </w:hyperlink>
    </w:p>
    <w:p w14:paraId="737621ED" w14:textId="568CE697" w:rsidR="00727551" w:rsidRPr="00727551" w:rsidRDefault="00727551" w:rsidP="0072755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 xml:space="preserve">(1), 1–15. </w:t>
      </w:r>
      <w:hyperlink r:id="rId31" w:history="1">
        <w:r w:rsidR="005569A6" w:rsidRPr="007D7321">
          <w:rPr>
            <w:rStyle w:val="Hyperlink"/>
            <w:rFonts w:hAnsi="Times New Roman" w:cs="Times New Roman"/>
            <w:noProof/>
            <w:lang w:val="en-GB"/>
          </w:rPr>
          <w:t>https://doi.org/10.1093/botlinnean/box010</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2" w:history="1">
        <w:r w:rsidRPr="006F7EB8">
          <w:rPr>
            <w:rStyle w:val="Hyperlink"/>
          </w:rPr>
          <w:t>http://resolver.globalnames.org/</w:t>
        </w:r>
      </w:hyperlink>
    </w:p>
    <w:p w14:paraId="73137B14" w14:textId="0FCA455F" w:rsidR="00B47B31" w:rsidRDefault="00E866B6" w:rsidP="00B47B31">
      <w:pPr>
        <w:pStyle w:val="NormalWeb"/>
        <w:ind w:left="480" w:hanging="480"/>
        <w:rPr>
          <w:rStyle w:val="Hyperlink"/>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3" w:history="1">
        <w:r w:rsidR="00E43553" w:rsidRPr="006F7EB8">
          <w:rPr>
            <w:rStyle w:val="Hyperlink"/>
          </w:rPr>
          <w:t>https://doi.org/10.1371/journal.pone.0169748</w:t>
        </w:r>
      </w:hyperlink>
    </w:p>
    <w:p w14:paraId="5DD41883" w14:textId="22786AA7" w:rsidR="00601E21" w:rsidRPr="00601E21" w:rsidRDefault="00601E21" w:rsidP="00601E2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xml:space="preserve">. </w:t>
      </w:r>
      <w:hyperlink r:id="rId34" w:history="1">
        <w:r w:rsidRPr="007D7321">
          <w:rPr>
            <w:rStyle w:val="Hyperlink"/>
            <w:rFonts w:hAnsi="Times New Roman" w:cs="Times New Roman"/>
            <w:noProof/>
            <w:lang w:val="en-GB"/>
          </w:rPr>
          <w:t>https://cran.r-project.org/package=raster</w:t>
        </w:r>
      </w:hyperlink>
    </w:p>
    <w:p w14:paraId="1D80733F" w14:textId="149691A5" w:rsidR="00A05E3D" w:rsidRPr="00363E65" w:rsidRDefault="00A05E3D" w:rsidP="00A05E3D">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xml:space="preserve">, 623–650. </w:t>
      </w:r>
      <w:hyperlink r:id="rId35" w:history="1">
        <w:r w:rsidR="007F2CC7" w:rsidRPr="007D7321">
          <w:rPr>
            <w:rStyle w:val="Hyperlink"/>
            <w:rFonts w:hAnsi="Times New Roman" w:cs="Times New Roman"/>
            <w:noProof/>
            <w:lang w:val="en-GB"/>
          </w:rPr>
          <w:t>https://doi.org/10.1146/annurev.ecolsys.35.112202.130201</w:t>
        </w:r>
      </w:hyperlink>
    </w:p>
    <w:p w14:paraId="431FB230" w14:textId="47BD511E" w:rsidR="00D30B59" w:rsidRDefault="00D30B59" w:rsidP="00A05E3D">
      <w:pPr>
        <w:pStyle w:val="NormalWeb"/>
        <w:rPr>
          <w:rStyle w:val="Hyperlink"/>
        </w:rPr>
      </w:pPr>
      <w:r w:rsidRPr="00D30B59">
        <w:t>Integrated Taxonomic Information System (ITIS)</w:t>
      </w:r>
      <w:r>
        <w:t xml:space="preserve">. </w:t>
      </w:r>
      <w:hyperlink r:id="rId36" w:history="1">
        <w:r w:rsidRPr="006F7EB8">
          <w:rPr>
            <w:rStyle w:val="Hyperlink"/>
          </w:rPr>
          <w:t>http://www.itis.gov</w:t>
        </w:r>
      </w:hyperlink>
    </w:p>
    <w:p w14:paraId="44DDD313" w14:textId="77777777" w:rsidR="00B042D1" w:rsidRDefault="00B042D1" w:rsidP="00A05E3D">
      <w:pPr>
        <w:pStyle w:val="NormalWeb"/>
        <w:rPr>
          <w:rStyle w:val="Hyperlink"/>
        </w:rPr>
      </w:pPr>
    </w:p>
    <w:p w14:paraId="5D5A959C" w14:textId="3E899F4B" w:rsidR="00B042D1" w:rsidRPr="00B042D1" w:rsidRDefault="00B042D1" w:rsidP="00B042D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lastRenderedPageBreak/>
        <w:t xml:space="preserve">Larsen, R., Holmern, T., Prager, S. D., Maliti, H., &amp; Røskaft, E. (2009). Using the extended quarter degree grid cell system to unify mapping and sharing of biodiversity data. </w:t>
      </w:r>
      <w:r w:rsidRPr="00363E65">
        <w:rPr>
          <w:rFonts w:hAnsi="Times New Roman" w:cs="Times New Roman"/>
          <w:i/>
          <w:iCs/>
          <w:noProof/>
          <w:lang w:val="en-GB"/>
        </w:rPr>
        <w:t>African Journal of Ecology</w:t>
      </w:r>
      <w:r w:rsidRPr="00363E65">
        <w:rPr>
          <w:rFonts w:hAnsi="Times New Roman" w:cs="Times New Roman"/>
          <w:noProof/>
          <w:lang w:val="en-GB"/>
        </w:rPr>
        <w:t xml:space="preserve">, </w:t>
      </w:r>
      <w:r w:rsidRPr="00363E65">
        <w:rPr>
          <w:rFonts w:hAnsi="Times New Roman" w:cs="Times New Roman"/>
          <w:i/>
          <w:iCs/>
          <w:noProof/>
          <w:lang w:val="en-GB"/>
        </w:rPr>
        <w:t>47</w:t>
      </w:r>
      <w:r w:rsidRPr="00363E65">
        <w:rPr>
          <w:rFonts w:hAnsi="Times New Roman" w:cs="Times New Roman"/>
          <w:noProof/>
          <w:lang w:val="en-GB"/>
        </w:rPr>
        <w:t>(3), 382–392. https://doi.org/10.1111/j.1365-2028.2008.00997.x</w:t>
      </w:r>
    </w:p>
    <w:p w14:paraId="09E191F2" w14:textId="05A1C0D7" w:rsidR="00C20690" w:rsidRPr="00C20690" w:rsidRDefault="00C20690" w:rsidP="00C20690">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7" w:history="1">
        <w:r w:rsidR="001B58F2" w:rsidRPr="001B58F2">
          <w:rPr>
            <w:rStyle w:val="Hyperlink"/>
          </w:rPr>
          <w:t>https://doi.org/10.5067/MODIS/MOD13C2.006</w:t>
        </w:r>
      </w:hyperlink>
      <w:r w:rsidR="001B58F2" w:rsidRPr="001B58F2">
        <w:t xml:space="preserve"> </w:t>
      </w:r>
    </w:p>
    <w:p w14:paraId="1F325DB0" w14:textId="7D8BBE69" w:rsidR="00834ED9" w:rsidRDefault="0054528F" w:rsidP="00B47B31">
      <w:pPr>
        <w:pStyle w:val="NormalWeb"/>
        <w:ind w:left="480" w:hanging="480"/>
        <w:rPr>
          <w:rStyle w:val="Hyperlink"/>
        </w:rPr>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8" w:history="1">
        <w:r w:rsidR="001B58F2" w:rsidRPr="001B58F2">
          <w:rPr>
            <w:rStyle w:val="Hyperlink"/>
          </w:rPr>
          <w:t>https://doi.org/10.5067/MODIS/MOD1132.006</w:t>
        </w:r>
      </w:hyperlink>
    </w:p>
    <w:p w14:paraId="7514CCAF" w14:textId="4645DDC8" w:rsidR="0006130A" w:rsidRPr="0006130A" w:rsidRDefault="0006130A" w:rsidP="0006130A">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62DF1247" w14:textId="44B5101E" w:rsidR="0061013D" w:rsidRDefault="0061013D" w:rsidP="0061013D">
      <w:pPr>
        <w:rPr>
          <w:rStyle w:val="Hyperlink"/>
        </w:rPr>
      </w:pPr>
      <w:r>
        <w:t xml:space="preserve">Taxonomic Name Resolution Service </w:t>
      </w:r>
      <w:r w:rsidR="007F709F">
        <w:t xml:space="preserve">(TNRS) </w:t>
      </w:r>
      <w:r w:rsidRPr="0061013D">
        <w:t>v4.0</w:t>
      </w:r>
      <w:r>
        <w:t xml:space="preserve">. </w:t>
      </w:r>
      <w:hyperlink r:id="rId39" w:history="1">
        <w:r>
          <w:rPr>
            <w:rStyle w:val="Hyperlink"/>
          </w:rPr>
          <w:t>http://tnrs.iplantcollaborative.org/</w:t>
        </w:r>
      </w:hyperlink>
    </w:p>
    <w:p w14:paraId="71381AF3" w14:textId="79BE0D9F" w:rsidR="00C51AFB" w:rsidRPr="00C51AFB" w:rsidRDefault="00C51AFB" w:rsidP="00C51AFB">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 xml:space="preserve">(43), 1686. </w:t>
      </w:r>
      <w:hyperlink r:id="rId40" w:history="1">
        <w:r w:rsidRPr="007D7321">
          <w:rPr>
            <w:rStyle w:val="Hyperlink"/>
            <w:rFonts w:hAnsi="Times New Roman" w:cs="Times New Roman"/>
            <w:noProof/>
            <w:lang w:val="en-GB"/>
          </w:rPr>
          <w:t>https://doi.org/10.21105/joss.01686</w:t>
        </w:r>
      </w:hyperlink>
    </w:p>
    <w:sectPr w:rsidR="00C51AFB" w:rsidRPr="00C51AFB" w:rsidSect="00B3633C">
      <w:footerReference w:type="default" r:id="rId41"/>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F4FD62" w14:textId="77777777" w:rsidR="00267981" w:rsidRDefault="00267981">
      <w:pPr>
        <w:spacing w:after="0"/>
      </w:pPr>
      <w:r>
        <w:separator/>
      </w:r>
    </w:p>
  </w:endnote>
  <w:endnote w:type="continuationSeparator" w:id="0">
    <w:p w14:paraId="776C8A21" w14:textId="77777777" w:rsidR="00267981" w:rsidRDefault="00267981">
      <w:pPr>
        <w:spacing w:after="0"/>
      </w:pPr>
      <w:r>
        <w:continuationSeparator/>
      </w:r>
    </w:p>
  </w:endnote>
  <w:endnote w:type="continuationNotice" w:id="1">
    <w:p w14:paraId="762C72B8" w14:textId="77777777" w:rsidR="00267981" w:rsidRDefault="0026798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995507" w14:textId="77777777" w:rsidR="00267981" w:rsidRDefault="00267981">
      <w:r>
        <w:separator/>
      </w:r>
    </w:p>
  </w:footnote>
  <w:footnote w:type="continuationSeparator" w:id="0">
    <w:p w14:paraId="1071234C" w14:textId="77777777" w:rsidR="00267981" w:rsidRDefault="00267981">
      <w:r>
        <w:continuationSeparator/>
      </w:r>
    </w:p>
  </w:footnote>
  <w:footnote w:type="continuationNotice" w:id="1">
    <w:p w14:paraId="1386EC6D" w14:textId="77777777" w:rsidR="00267981" w:rsidRDefault="0026798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130A"/>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594C"/>
    <w:rsid w:val="000A737C"/>
    <w:rsid w:val="000A7820"/>
    <w:rsid w:val="000A7C66"/>
    <w:rsid w:val="000B1C51"/>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068"/>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31BB"/>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67981"/>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B68"/>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3B81"/>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66C"/>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505"/>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38C"/>
    <w:rsid w:val="00547693"/>
    <w:rsid w:val="00547C58"/>
    <w:rsid w:val="0055026D"/>
    <w:rsid w:val="00550A5A"/>
    <w:rsid w:val="0055258A"/>
    <w:rsid w:val="005527B5"/>
    <w:rsid w:val="00553162"/>
    <w:rsid w:val="005547C0"/>
    <w:rsid w:val="005569A6"/>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615"/>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1E21"/>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27551"/>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7FB"/>
    <w:rsid w:val="007C1C6F"/>
    <w:rsid w:val="007C308D"/>
    <w:rsid w:val="007C5406"/>
    <w:rsid w:val="007C5AFE"/>
    <w:rsid w:val="007C6590"/>
    <w:rsid w:val="007C6DF4"/>
    <w:rsid w:val="007C706A"/>
    <w:rsid w:val="007C799F"/>
    <w:rsid w:val="007C79A1"/>
    <w:rsid w:val="007C7D4C"/>
    <w:rsid w:val="007D1813"/>
    <w:rsid w:val="007D1BED"/>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CC7"/>
    <w:rsid w:val="007F2F46"/>
    <w:rsid w:val="007F3445"/>
    <w:rsid w:val="007F3827"/>
    <w:rsid w:val="007F3925"/>
    <w:rsid w:val="007F4A6E"/>
    <w:rsid w:val="007F6D6D"/>
    <w:rsid w:val="007F709F"/>
    <w:rsid w:val="007F71F9"/>
    <w:rsid w:val="00800BA0"/>
    <w:rsid w:val="00800FA8"/>
    <w:rsid w:val="00801801"/>
    <w:rsid w:val="0080211C"/>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B3"/>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5E3D"/>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551"/>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4F4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2D1"/>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474C"/>
    <w:rsid w:val="00B9531E"/>
    <w:rsid w:val="00B959A6"/>
    <w:rsid w:val="00B96198"/>
    <w:rsid w:val="00B96FA0"/>
    <w:rsid w:val="00B96FB8"/>
    <w:rsid w:val="00B97570"/>
    <w:rsid w:val="00BA0095"/>
    <w:rsid w:val="00BA08E4"/>
    <w:rsid w:val="00BA1893"/>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6F8"/>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0690"/>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1AFB"/>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C5C"/>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7C2"/>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4CF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2EC3"/>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github.com/ropensci/taxize" TargetMode="External"/><Relationship Id="rId39" Type="http://schemas.openxmlformats.org/officeDocument/2006/relationships/hyperlink" Target="http://tnrs.iplantcollaborative.org/" TargetMode="External"/><Relationship Id="rId21" Type="http://schemas.openxmlformats.org/officeDocument/2006/relationships/image" Target="media/image9.png"/><Relationship Id="rId34" Type="http://schemas.openxmlformats.org/officeDocument/2006/relationships/hyperlink" Target="https://cran.r-project.org/package=raster"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doi.org/10.15468/dl.n6u6n0"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png"/><Relationship Id="rId32" Type="http://schemas.openxmlformats.org/officeDocument/2006/relationships/hyperlink" Target="http://resolver.globalnames.org/" TargetMode="External"/><Relationship Id="rId37" Type="http://schemas.openxmlformats.org/officeDocument/2006/relationships/hyperlink" Target="https://doi.org/10.5067/MODIS/MOD13C2.006" TargetMode="External"/><Relationship Id="rId40" Type="http://schemas.openxmlformats.org/officeDocument/2006/relationships/hyperlink" Target="https://doi.org/10.21105/joss.01686" TargetMode="Externa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1.png"/><Relationship Id="rId28" Type="http://schemas.openxmlformats.org/officeDocument/2006/relationships/hyperlink" Target="https://doi.org/10.1038/sdata.2015.66" TargetMode="External"/><Relationship Id="rId36" Type="http://schemas.openxmlformats.org/officeDocument/2006/relationships/hyperlink" Target="http://www.itis.gov" TargetMode="Externa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s://doi.org/10.1093/botlinnean/box01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s://doi.org/10.1029/2005RG000183" TargetMode="External"/><Relationship Id="rId30" Type="http://schemas.openxmlformats.org/officeDocument/2006/relationships/hyperlink" Target="https://doi.org/10.15468/dl.46okua" TargetMode="External"/><Relationship Id="rId35" Type="http://schemas.openxmlformats.org/officeDocument/2006/relationships/hyperlink" Target="https://doi.org/10.1146/annurev.ecolsys.35.112202.130201" TargetMode="External"/><Relationship Id="rId43" Type="http://schemas.openxmlformats.org/officeDocument/2006/relationships/theme" Target="theme/theme1.xm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florabase.dpaw.wa.gov.au/" TargetMode="External"/><Relationship Id="rId33" Type="http://schemas.openxmlformats.org/officeDocument/2006/relationships/hyperlink" Target="https://doi.org/10.1371/journal.pone.0169748" TargetMode="External"/><Relationship Id="rId38" Type="http://schemas.openxmlformats.org/officeDocument/2006/relationships/hyperlink" Target="https://doi.org/10.5067/MODIS/MOD113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TotalTime>
  <Pages>23</Pages>
  <Words>2923</Words>
  <Characters>17132</Characters>
  <Application>Microsoft Office Word</Application>
  <DocSecurity>0</DocSecurity>
  <Lines>335</Lines>
  <Paragraphs>11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99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40</cp:revision>
  <cp:lastPrinted>2019-11-19T13:01:00Z</cp:lastPrinted>
  <dcterms:created xsi:type="dcterms:W3CDTF">2019-12-03T09:32:00Z</dcterms:created>
  <dcterms:modified xsi:type="dcterms:W3CDTF">2020-07-2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